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561DDF9" w14:textId="77777777" w:rsidR="00143FAD" w:rsidRDefault="00143FAD" w:rsidP="00143FAD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b/>
          <w:bCs/>
          <w:sz w:val="20"/>
          <w:szCs w:val="20"/>
          <w:lang w:val="en-US"/>
        </w:rPr>
      </w:pPr>
      <w:r>
        <w:rPr>
          <w:rFonts w:ascii="Arial" w:hAnsi="Arial" w:cs="Arial"/>
          <w:b/>
          <w:bCs/>
          <w:sz w:val="20"/>
          <w:szCs w:val="20"/>
          <w:lang w:val="en-US"/>
        </w:rPr>
        <w:t>Supplementary Table S4: Overview of oligonucleotides used for KlGal80 fragment construction</w:t>
      </w:r>
    </w:p>
    <w:p w14:paraId="168D4957" w14:textId="77777777" w:rsidR="00143FAD" w:rsidRDefault="00143FAD" w:rsidP="00143FAD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0"/>
          <w:szCs w:val="20"/>
          <w:lang w:val="en-US"/>
        </w:rPr>
      </w:pPr>
    </w:p>
    <w:tbl>
      <w:tblPr>
        <w:tblStyle w:val="Tabellenraster"/>
        <w:tblW w:w="0" w:type="auto"/>
        <w:tblInd w:w="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3"/>
        <w:gridCol w:w="979"/>
        <w:gridCol w:w="979"/>
        <w:gridCol w:w="3031"/>
        <w:gridCol w:w="3010"/>
      </w:tblGrid>
      <w:tr w:rsidR="00143FAD" w14:paraId="0668B42D" w14:textId="77777777" w:rsidTr="00143FAD"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54344B4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bookmarkStart w:id="0" w:name="_Hlk29204646"/>
            <w:r>
              <w:rPr>
                <w:rFonts w:ascii="Arial" w:hAnsi="Arial" w:cs="Arial"/>
                <w:sz w:val="20"/>
                <w:szCs w:val="20"/>
              </w:rPr>
              <w:t>Fragment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0AF8CC6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Include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residues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9B86A89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Numb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of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residues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2DBE51C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First Primer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3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8F126C1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Second Primer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3</w:t>
            </w:r>
          </w:p>
        </w:tc>
      </w:tr>
      <w:tr w:rsidR="00143FAD" w14:paraId="253C83A3" w14:textId="77777777" w:rsidTr="00143FAD"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9D4D1B3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A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47DB86F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2-166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61976A2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165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9E8E583" w14:textId="77777777" w:rsidR="00143FAD" w:rsidRDefault="00143FAD">
            <w:pPr>
              <w:pStyle w:val="Default"/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GFPfw</w:t>
            </w:r>
            <w:proofErr w:type="spellEnd"/>
          </w:p>
          <w:p w14:paraId="26B9C96E" w14:textId="77777777" w:rsidR="00143FAD" w:rsidRDefault="00143FAD">
            <w:pPr>
              <w:pStyle w:val="Default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ATTACACATGGCATGGATGAA</w:t>
            </w:r>
          </w:p>
          <w:p w14:paraId="40713795" w14:textId="77777777" w:rsidR="00143FAD" w:rsidRDefault="00143FAD">
            <w:pPr>
              <w:pStyle w:val="Default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CT-3`</w:t>
            </w:r>
          </w:p>
        </w:tc>
        <w:tc>
          <w:tcPr>
            <w:tcW w:w="3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26E38ED" w14:textId="77777777" w:rsidR="00143FAD" w:rsidRDefault="00143FAD">
            <w:pPr>
              <w:pStyle w:val="Default"/>
              <w:jc w:val="both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A1KlG80SmiIBw</w:t>
            </w:r>
          </w:p>
          <w:p w14:paraId="698AC838" w14:textId="77777777" w:rsidR="00143FAD" w:rsidRDefault="00143FAD">
            <w:pPr>
              <w:pStyle w:val="Default"/>
              <w:jc w:val="both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>
              <w:rPr>
                <w:rFonts w:ascii="Arial" w:hAnsi="Arial" w:cs="Arial"/>
                <w:sz w:val="20"/>
                <w:szCs w:val="20"/>
              </w:rPr>
              <w:t>5`-</w:t>
            </w:r>
            <w:r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ATTTAAATTGATTAACTCTTTG</w:t>
            </w:r>
          </w:p>
          <w:p w14:paraId="0C2FEA4F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GCCCG</w:t>
            </w:r>
            <w:r>
              <w:rPr>
                <w:rFonts w:ascii="Arial" w:hAnsi="Arial" w:cs="Arial"/>
                <w:sz w:val="20"/>
                <w:szCs w:val="20"/>
              </w:rPr>
              <w:t>-3`</w:t>
            </w:r>
          </w:p>
        </w:tc>
      </w:tr>
      <w:tr w:rsidR="00143FAD" w14:paraId="0C64BD78" w14:textId="77777777" w:rsidTr="00143FAD"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D92BAC4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A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113ADAC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2-332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AFA695E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331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3A8F25F" w14:textId="77777777" w:rsidR="00143FAD" w:rsidRDefault="00143FAD">
            <w:pPr>
              <w:pStyle w:val="Default"/>
              <w:jc w:val="both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GFPfw</w:t>
            </w:r>
            <w:proofErr w:type="spellEnd"/>
          </w:p>
          <w:p w14:paraId="4366FB55" w14:textId="77777777" w:rsidR="00143FAD" w:rsidRDefault="00143FAD">
            <w:pPr>
              <w:pStyle w:val="Default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ATTACACATGGCATGGATGAA</w:t>
            </w:r>
          </w:p>
          <w:p w14:paraId="60C4B708" w14:textId="77777777" w:rsidR="00143FAD" w:rsidRDefault="00143FAD">
            <w:pPr>
              <w:pStyle w:val="Default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CT-3`</w:t>
            </w:r>
          </w:p>
        </w:tc>
        <w:tc>
          <w:tcPr>
            <w:tcW w:w="3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5AE8EDC" w14:textId="77777777" w:rsidR="00143FAD" w:rsidRDefault="00143FAD">
            <w:pPr>
              <w:pStyle w:val="Default"/>
              <w:jc w:val="both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A2KlG80SmiIBw</w:t>
            </w:r>
          </w:p>
          <w:p w14:paraId="44AB8FC6" w14:textId="77777777" w:rsidR="00143FAD" w:rsidRDefault="00143FAD">
            <w:pPr>
              <w:pStyle w:val="Default"/>
              <w:jc w:val="both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>
              <w:rPr>
                <w:rFonts w:ascii="Arial" w:hAnsi="Arial" w:cs="Arial"/>
                <w:sz w:val="20"/>
                <w:szCs w:val="20"/>
              </w:rPr>
              <w:t>5`-</w:t>
            </w:r>
            <w:r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ATTTAAATGCTGCTACCGTTC</w:t>
            </w:r>
          </w:p>
          <w:p w14:paraId="04B77088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CCATTC</w:t>
            </w:r>
            <w:r>
              <w:rPr>
                <w:rFonts w:ascii="Arial" w:hAnsi="Arial" w:cs="Arial"/>
                <w:sz w:val="20"/>
                <w:szCs w:val="20"/>
              </w:rPr>
              <w:t>-3`</w:t>
            </w:r>
          </w:p>
        </w:tc>
      </w:tr>
      <w:tr w:rsidR="00143FAD" w14:paraId="26BAE42B" w14:textId="77777777" w:rsidTr="00143FAD"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FC55094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A3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FB10925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307-457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5B89FF0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151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6DCAFAC" w14:textId="77777777" w:rsidR="00143FAD" w:rsidRDefault="00143FAD">
            <w:pPr>
              <w:pStyle w:val="Default"/>
              <w:jc w:val="both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MluIA3KlG80Fw</w:t>
            </w:r>
          </w:p>
          <w:p w14:paraId="0B4C527F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5`-</w:t>
            </w:r>
            <w:r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ACGCGTGAGGGTGATGCA</w:t>
            </w:r>
            <w:r>
              <w:rPr>
                <w:rFonts w:ascii="Arial" w:hAnsi="Arial" w:cs="Arial"/>
                <w:sz w:val="20"/>
                <w:szCs w:val="20"/>
              </w:rPr>
              <w:t>-3`</w:t>
            </w:r>
          </w:p>
        </w:tc>
        <w:tc>
          <w:tcPr>
            <w:tcW w:w="3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A05931A" w14:textId="77777777" w:rsidR="00143FAD" w:rsidRDefault="00143FAD">
            <w:pPr>
              <w:pStyle w:val="Default"/>
              <w:jc w:val="both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KlG80SmiIBw</w:t>
            </w:r>
          </w:p>
          <w:p w14:paraId="12E9126E" w14:textId="77777777" w:rsidR="00143FAD" w:rsidRDefault="00143FAD">
            <w:pPr>
              <w:pStyle w:val="Default"/>
              <w:jc w:val="both"/>
              <w:rPr>
                <w:rFonts w:ascii="Arial" w:eastAsia="Times New Roman" w:hAnsi="Arial" w:cs="Arial"/>
                <w:sz w:val="20"/>
                <w:szCs w:val="20"/>
                <w:lang w:eastAsia="de-DE"/>
              </w:rPr>
            </w:pPr>
            <w:r>
              <w:rPr>
                <w:rFonts w:ascii="Arial" w:hAnsi="Arial" w:cs="Arial"/>
                <w:sz w:val="20"/>
                <w:szCs w:val="20"/>
              </w:rPr>
              <w:t>5`-</w:t>
            </w:r>
            <w:r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ACGTAAGCAAGCCATAACGG</w:t>
            </w:r>
          </w:p>
          <w:p w14:paraId="1274D277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de-DE"/>
              </w:rPr>
              <w:t>ATTCC</w:t>
            </w:r>
            <w:r>
              <w:rPr>
                <w:rFonts w:ascii="Arial" w:hAnsi="Arial" w:cs="Arial"/>
                <w:sz w:val="20"/>
                <w:szCs w:val="20"/>
              </w:rPr>
              <w:t>-3`</w:t>
            </w:r>
          </w:p>
        </w:tc>
      </w:tr>
      <w:tr w:rsidR="00143FAD" w14:paraId="45DF4C3E" w14:textId="77777777" w:rsidTr="00143FAD"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ACFFD4A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B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834FE83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151-346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414C088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196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B2AEC30" w14:textId="77777777" w:rsidR="00143FAD" w:rsidRDefault="00143FAD">
            <w:pPr>
              <w:pStyle w:val="Default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1MluIKlG80Fw</w:t>
            </w:r>
          </w:p>
          <w:p w14:paraId="58B3AB8D" w14:textId="77777777" w:rsidR="00143FAD" w:rsidRDefault="00143FAD">
            <w:pPr>
              <w:pStyle w:val="Default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ATTATACGCGTCTCCAAGGACG</w:t>
            </w:r>
          </w:p>
          <w:p w14:paraId="7FC93050" w14:textId="77777777" w:rsidR="00143FAD" w:rsidRDefault="00143FAD">
            <w:pPr>
              <w:pStyle w:val="Default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TAAAT-3`</w:t>
            </w:r>
          </w:p>
        </w:tc>
        <w:tc>
          <w:tcPr>
            <w:tcW w:w="3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44F6313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1SmiIKlG80BwNeu</w:t>
            </w:r>
          </w:p>
          <w:p w14:paraId="5498AD0A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GGCGCATTTAAATCTTGTCT</w:t>
            </w:r>
          </w:p>
          <w:p w14:paraId="00332A02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TTTAT-3`</w:t>
            </w:r>
          </w:p>
        </w:tc>
      </w:tr>
      <w:tr w:rsidR="00143FAD" w14:paraId="367C9E0B" w14:textId="77777777" w:rsidTr="00143FAD"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27CC53D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B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7A76770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167-240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C3808F4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73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CBC6D9A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2MluIKlG80FwNeu</w:t>
            </w:r>
          </w:p>
          <w:p w14:paraId="13C59B8B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AATTACGCGTAGCGAAGGTTG</w:t>
            </w:r>
          </w:p>
          <w:p w14:paraId="1EECDADF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-3`</w:t>
            </w:r>
          </w:p>
        </w:tc>
        <w:tc>
          <w:tcPr>
            <w:tcW w:w="3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F955966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2SmiIKlG80Bw</w:t>
            </w:r>
          </w:p>
          <w:p w14:paraId="1F93ADB2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GGCGCATTTAAATAGTTGGGAT</w:t>
            </w:r>
          </w:p>
          <w:p w14:paraId="7F7B4114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ATTGTTTG-3`</w:t>
            </w:r>
          </w:p>
        </w:tc>
      </w:tr>
      <w:tr w:rsidR="00143FAD" w14:paraId="64BBAD2F" w14:textId="77777777" w:rsidTr="00143FAD"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5C7D68C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B3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E7EAECC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231-332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D049E34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102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535FF6A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3MluIKlG80Fw</w:t>
            </w:r>
          </w:p>
          <w:p w14:paraId="13946D23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AATATACGCGTAATGCGATGAT</w:t>
            </w:r>
          </w:p>
          <w:p w14:paraId="402B9335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TCAAAC-3`                                                             </w:t>
            </w:r>
          </w:p>
        </w:tc>
        <w:tc>
          <w:tcPr>
            <w:tcW w:w="3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2BB3AA2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3SmiIKlG80Bw</w:t>
            </w:r>
          </w:p>
          <w:p w14:paraId="43C545A6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AATAGATTTAAATGCTGCTACC</w:t>
            </w:r>
          </w:p>
          <w:p w14:paraId="020DC142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GTTCCCAT-3`</w:t>
            </w:r>
          </w:p>
        </w:tc>
      </w:tr>
      <w:tr w:rsidR="00143FAD" w14:paraId="47BD44C1" w14:textId="77777777" w:rsidTr="00143FAD"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EEFC45D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C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F4CD790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2-39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1F6767E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38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72CAF0B" w14:textId="77777777" w:rsidR="00143FAD" w:rsidRDefault="00143FAD">
            <w:pPr>
              <w:pStyle w:val="Default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1MluIKlG80Fw</w:t>
            </w:r>
          </w:p>
          <w:p w14:paraId="184408B9" w14:textId="77777777" w:rsidR="00143FAD" w:rsidRDefault="00143FAD">
            <w:pPr>
              <w:pStyle w:val="Default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GCGAACGCGTAACAATAACAAA</w:t>
            </w:r>
          </w:p>
          <w:p w14:paraId="050F5EE0" w14:textId="77777777" w:rsidR="00143FAD" w:rsidRDefault="00143FAD">
            <w:pPr>
              <w:pStyle w:val="Default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GGTC-3`</w:t>
            </w:r>
          </w:p>
        </w:tc>
        <w:tc>
          <w:tcPr>
            <w:tcW w:w="3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9B77DA9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1SmiIKlG80Bw</w:t>
            </w:r>
          </w:p>
          <w:p w14:paraId="4F5C7E68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GCGGATTTAAATGGCTAAGA</w:t>
            </w:r>
          </w:p>
          <w:p w14:paraId="2A6A3699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AATGCGT-3`</w:t>
            </w:r>
          </w:p>
        </w:tc>
      </w:tr>
      <w:tr w:rsidR="00143FAD" w14:paraId="3C9021A9" w14:textId="77777777" w:rsidTr="00143FAD"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3036A4B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C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5119257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34-72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E27FE4E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39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F53C2FD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2MluIKlG80FwNeu</w:t>
            </w:r>
          </w:p>
          <w:p w14:paraId="6B6C36C7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TAATACGCGTAAGACGCATTT</w:t>
            </w:r>
          </w:p>
          <w:p w14:paraId="317E6C73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CTT-3`</w:t>
            </w:r>
          </w:p>
        </w:tc>
        <w:tc>
          <w:tcPr>
            <w:tcW w:w="3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A1350DE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2SmiIKlG80Bw</w:t>
            </w:r>
          </w:p>
          <w:p w14:paraId="32122D5D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GCCGATTTAAATTAGCATGTTT</w:t>
            </w:r>
          </w:p>
          <w:p w14:paraId="7E632505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CAATTGC-3`</w:t>
            </w:r>
          </w:p>
        </w:tc>
      </w:tr>
      <w:tr w:rsidR="00143FAD" w14:paraId="7A0EF561" w14:textId="77777777" w:rsidTr="00143FAD"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0681927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C3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499AEF5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67-104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6D9B2EB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8B18EED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3MluIKlG80FwNeu</w:t>
            </w:r>
          </w:p>
          <w:p w14:paraId="7EC504B8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AACTACGCGTTTGCAATTGAA</w:t>
            </w:r>
          </w:p>
          <w:p w14:paraId="6752F2E3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C-3`</w:t>
            </w:r>
          </w:p>
        </w:tc>
        <w:tc>
          <w:tcPr>
            <w:tcW w:w="3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43CEBF8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3SmiIKlG80Bw</w:t>
            </w:r>
          </w:p>
          <w:p w14:paraId="60356C72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GCCCATTTAAATCTTGACCACC</w:t>
            </w:r>
          </w:p>
          <w:p w14:paraId="7C8E4C38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TC-3`</w:t>
            </w:r>
          </w:p>
        </w:tc>
      </w:tr>
      <w:tr w:rsidR="00143FAD" w14:paraId="20A11918" w14:textId="77777777" w:rsidTr="00143FAD"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AE87FF4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C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48174E7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101-139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56EA3C6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39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08DC54F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4MluIKlG80Fw</w:t>
            </w:r>
          </w:p>
          <w:p w14:paraId="39D7547F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TAATACGCGTGAGGTGGTCAA</w:t>
            </w:r>
          </w:p>
          <w:p w14:paraId="14D15C17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GAA-3`</w:t>
            </w:r>
          </w:p>
        </w:tc>
        <w:tc>
          <w:tcPr>
            <w:tcW w:w="3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EC68A90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4SmiIKlG80Bw</w:t>
            </w:r>
          </w:p>
          <w:p w14:paraId="61BE9698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GGCGATTTAAATGAGATATCGA</w:t>
            </w:r>
          </w:p>
          <w:p w14:paraId="67A42EB7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ATACAACT-3`</w:t>
            </w:r>
          </w:p>
        </w:tc>
      </w:tr>
      <w:tr w:rsidR="00143FAD" w14:paraId="4BDEDE4C" w14:textId="77777777" w:rsidTr="00143FAD"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F4C75CC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C5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3500946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134-166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0808711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33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DCA5956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5MluIKlG80FwNeu</w:t>
            </w:r>
          </w:p>
          <w:p w14:paraId="36D220FE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5`-CAGCACGCGTGAGTTGTATT-3`</w:t>
            </w:r>
          </w:p>
        </w:tc>
        <w:tc>
          <w:tcPr>
            <w:tcW w:w="3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6489308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5SmiIKlG80BwNeu</w:t>
            </w:r>
          </w:p>
          <w:p w14:paraId="193D5CD2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`-CGGGATTTAAATGATTAACTCT</w:t>
            </w:r>
          </w:p>
          <w:p w14:paraId="621E9FA1" w14:textId="77777777" w:rsidR="00143FAD" w:rsidRDefault="00143FAD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</w:rPr>
              <w:t>TTG-3`</w:t>
            </w:r>
          </w:p>
        </w:tc>
      </w:tr>
    </w:tbl>
    <w:bookmarkEnd w:id="0"/>
    <w:p w14:paraId="4002D849" w14:textId="77777777" w:rsidR="00143FAD" w:rsidRDefault="00143FAD" w:rsidP="00143FAD">
      <w:pPr>
        <w:spacing w:before="120"/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vertAlign w:val="superscript"/>
          <w:lang w:val="en-US"/>
        </w:rPr>
        <w:lastRenderedPageBreak/>
        <w:t>1</w:t>
      </w:r>
      <w:r>
        <w:rPr>
          <w:rFonts w:ascii="Arial" w:hAnsi="Arial" w:cs="Arial"/>
          <w:sz w:val="20"/>
          <w:szCs w:val="20"/>
          <w:lang w:val="en-US"/>
        </w:rPr>
        <w:t xml:space="preserve">The fragment IDs are identical to those in Fig. S1. </w:t>
      </w:r>
    </w:p>
    <w:p w14:paraId="483037B8" w14:textId="77777777" w:rsidR="00143FAD" w:rsidRDefault="00143FAD" w:rsidP="00143FAD">
      <w:pPr>
        <w:jc w:val="both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vertAlign w:val="superscript"/>
          <w:lang w:val="en-US"/>
        </w:rPr>
        <w:t>2</w:t>
      </w:r>
      <w:r>
        <w:rPr>
          <w:rFonts w:ascii="Arial" w:hAnsi="Arial" w:cs="Arial"/>
          <w:sz w:val="20"/>
          <w:szCs w:val="20"/>
          <w:lang w:val="en-US"/>
        </w:rPr>
        <w:t xml:space="preserve">Residues are given as positions and number of amino acids in full length KlGal80 protein (without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GFP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). </w:t>
      </w:r>
    </w:p>
    <w:p w14:paraId="7CD66774" w14:textId="77777777" w:rsidR="00143FAD" w:rsidRDefault="00143FAD" w:rsidP="00143FAD">
      <w:pPr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  <w:vertAlign w:val="superscript"/>
          <w:lang w:val="en-US"/>
        </w:rPr>
        <w:t>3</w:t>
      </w:r>
      <w:r>
        <w:rPr>
          <w:rFonts w:ascii="Arial" w:hAnsi="Arial" w:cs="Arial"/>
          <w:sz w:val="20"/>
          <w:szCs w:val="20"/>
          <w:lang w:val="en-US"/>
        </w:rPr>
        <w:t xml:space="preserve">Plasmid pEQRS80 </w:t>
      </w:r>
      <w:sdt>
        <w:sdtPr>
          <w:rPr>
            <w:rFonts w:ascii="Arial" w:hAnsi="Arial" w:cs="Arial"/>
            <w:sz w:val="20"/>
            <w:szCs w:val="20"/>
            <w:lang w:val="en-US"/>
          </w:rPr>
          <w:alias w:val="Don't edit this field"/>
          <w:tag w:val="CitaviPlaceholder#54cd3a31-d900-460e-81e8-997d38613676"/>
          <w:id w:val="-554238085"/>
          <w:placeholder>
            <w:docPart w:val="91EF60B6A1404A458366E85431C410B0"/>
          </w:placeholder>
        </w:sdtPr>
        <w:sdtContent>
          <w:r>
            <w:rPr>
              <w:rFonts w:ascii="Arial" w:hAnsi="Arial" w:cs="Arial"/>
              <w:sz w:val="20"/>
              <w:szCs w:val="20"/>
              <w:lang w:val="en-US"/>
            </w:rPr>
            <w:fldChar w:fldCharType="begin"/>
          </w:r>
          <w:r>
            <w:rPr>
              <w:rFonts w:ascii="Arial" w:hAnsi="Arial" w:cs="Arial"/>
              <w:sz w:val="20"/>
              <w:szCs w:val="20"/>
              <w:lang w:val="en-US"/>
            </w:rPr>
            <w:instrText>ADDIN CitaviPlaceholder{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}</w:instrText>
          </w:r>
          <w:r>
            <w:rPr>
              <w:rFonts w:ascii="Arial" w:hAnsi="Arial" w:cs="Arial"/>
              <w:sz w:val="20"/>
              <w:szCs w:val="20"/>
              <w:lang w:val="en-US"/>
            </w:rPr>
            <w:fldChar w:fldCharType="separate"/>
          </w:r>
          <w:r>
            <w:rPr>
              <w:rFonts w:ascii="Arial" w:hAnsi="Arial" w:cs="Arial"/>
              <w:sz w:val="20"/>
              <w:szCs w:val="20"/>
              <w:lang w:val="en-US"/>
            </w:rPr>
            <w:t>(Hager, 2003)</w:t>
          </w:r>
          <w:r>
            <w:rPr>
              <w:rFonts w:ascii="Arial" w:hAnsi="Arial" w:cs="Arial"/>
              <w:sz w:val="20"/>
              <w:szCs w:val="20"/>
              <w:lang w:val="en-US"/>
            </w:rPr>
            <w:fldChar w:fldCharType="end"/>
          </w:r>
        </w:sdtContent>
      </w:sdt>
      <w:r>
        <w:rPr>
          <w:rFonts w:ascii="Arial" w:hAnsi="Arial" w:cs="Arial"/>
          <w:sz w:val="20"/>
          <w:szCs w:val="20"/>
          <w:lang w:val="en-US"/>
        </w:rPr>
        <w:t xml:space="preserve"> containing the reading frame for a full-length KlGal80-GFP fusion protein was used as template for PCR amplification of </w:t>
      </w:r>
      <w:r>
        <w:rPr>
          <w:rFonts w:ascii="Arial" w:hAnsi="Arial" w:cs="Arial"/>
          <w:i/>
          <w:iCs/>
          <w:sz w:val="20"/>
          <w:szCs w:val="20"/>
          <w:lang w:val="en-US"/>
        </w:rPr>
        <w:t>KlGAL80</w:t>
      </w:r>
      <w:r>
        <w:rPr>
          <w:rFonts w:ascii="Arial" w:hAnsi="Arial" w:cs="Arial"/>
          <w:sz w:val="20"/>
          <w:szCs w:val="20"/>
          <w:lang w:val="en-US"/>
        </w:rPr>
        <w:t xml:space="preserve"> </w:t>
      </w:r>
      <w:proofErr w:type="spellStart"/>
      <w:r>
        <w:rPr>
          <w:rFonts w:ascii="Arial" w:hAnsi="Arial" w:cs="Arial"/>
          <w:sz w:val="20"/>
          <w:szCs w:val="20"/>
          <w:lang w:val="en-US"/>
        </w:rPr>
        <w:t>subfragments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with the listed primer pairs. The PCR products and the pEQRS80 vector were cleaved with </w:t>
      </w:r>
      <w:proofErr w:type="spellStart"/>
      <w:r>
        <w:rPr>
          <w:rFonts w:ascii="Arial" w:hAnsi="Arial" w:cs="Arial"/>
          <w:i/>
          <w:iCs/>
          <w:sz w:val="20"/>
          <w:szCs w:val="20"/>
          <w:lang w:val="en-US"/>
        </w:rPr>
        <w:t>Mlu</w:t>
      </w:r>
      <w:r>
        <w:rPr>
          <w:rFonts w:ascii="Arial" w:hAnsi="Arial" w:cs="Arial"/>
          <w:sz w:val="20"/>
          <w:szCs w:val="20"/>
          <w:lang w:val="en-US"/>
        </w:rPr>
        <w:t>I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nd </w:t>
      </w:r>
      <w:proofErr w:type="spellStart"/>
      <w:r>
        <w:rPr>
          <w:rFonts w:ascii="Arial" w:hAnsi="Arial" w:cs="Arial"/>
          <w:i/>
          <w:iCs/>
          <w:sz w:val="20"/>
          <w:szCs w:val="20"/>
          <w:lang w:val="en-US"/>
        </w:rPr>
        <w:t>Smi</w:t>
      </w:r>
      <w:r>
        <w:rPr>
          <w:rFonts w:ascii="Arial" w:hAnsi="Arial" w:cs="Arial"/>
          <w:sz w:val="20"/>
          <w:szCs w:val="20"/>
          <w:lang w:val="en-US"/>
        </w:rPr>
        <w:t>I</w:t>
      </w:r>
      <w:proofErr w:type="spellEnd"/>
      <w:r>
        <w:rPr>
          <w:rFonts w:ascii="Arial" w:hAnsi="Arial" w:cs="Arial"/>
          <w:sz w:val="20"/>
          <w:szCs w:val="20"/>
          <w:lang w:val="en-US"/>
        </w:rPr>
        <w:t xml:space="preserve"> and ligated. </w:t>
      </w:r>
    </w:p>
    <w:sectPr w:rsidR="00143FA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3FAD"/>
    <w:rsid w:val="00143FAD"/>
    <w:rsid w:val="004A4DB2"/>
    <w:rsid w:val="009750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32FB6E5"/>
  <w15:chartTrackingRefBased/>
  <w15:docId w15:val="{F3C7D658-E8DD-478F-B6F8-E72BC831FA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143FAD"/>
    <w:pPr>
      <w:spacing w:line="256" w:lineRule="auto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Default">
    <w:name w:val="Default"/>
    <w:rsid w:val="00143FA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styleId="Tabellenraster">
    <w:name w:val="Table Grid"/>
    <w:basedOn w:val="NormaleTabelle"/>
    <w:uiPriority w:val="39"/>
    <w:rsid w:val="00143FAD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0338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glossaryDocument" Target="glossary/document.xml"/><Relationship Id="rId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91EF60B6A1404A458366E85431C410B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842740A-E2F8-4249-A02F-162ABA2B18AF}"/>
      </w:docPartPr>
      <w:docPartBody>
        <w:p w:rsidR="00000000" w:rsidRDefault="006D42D8" w:rsidP="006D42D8">
          <w:pPr>
            <w:pStyle w:val="91EF60B6A1404A458366E85431C410B0"/>
          </w:pPr>
          <w:r>
            <w:rPr>
              <w:rStyle w:val="Platzhaltertext"/>
            </w:rPr>
            <w:t>Klick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D42D8"/>
    <w:rsid w:val="006D42D8"/>
    <w:rsid w:val="00BD2B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6D42D8"/>
  </w:style>
  <w:style w:type="paragraph" w:customStyle="1" w:styleId="91EF60B6A1404A458366E85431C410B0">
    <w:name w:val="91EF60B6A1404A458366E85431C410B0"/>
    <w:rsid w:val="006D42D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63</Words>
  <Characters>3553</Characters>
  <Application>Microsoft Office Word</Application>
  <DocSecurity>0</DocSecurity>
  <Lines>29</Lines>
  <Paragraphs>8</Paragraphs>
  <ScaleCrop>false</ScaleCrop>
  <Company/>
  <LinksUpToDate>false</LinksUpToDate>
  <CharactersWithSpaces>4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in Breunig</dc:creator>
  <cp:keywords/>
  <dc:description/>
  <cp:lastModifiedBy>Karin Breunig</cp:lastModifiedBy>
  <cp:revision>1</cp:revision>
  <dcterms:created xsi:type="dcterms:W3CDTF">2020-09-28T14:14:00Z</dcterms:created>
  <dcterms:modified xsi:type="dcterms:W3CDTF">2020-09-28T14:15:00Z</dcterms:modified>
</cp:coreProperties>
</file>